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11A4F" w:rsidRDefault="00C562FC">
      <w:r>
        <w:t>Literature Review:</w:t>
      </w:r>
    </w:p>
    <w:p w:rsidR="00E02BBF" w:rsidRDefault="00C562FC" w:rsidP="00534C56">
      <w:pPr>
        <w:ind w:firstLine="720"/>
      </w:pPr>
      <w:r>
        <w:t>To many, mosquitos are</w:t>
      </w:r>
      <w:r w:rsidR="00534C56">
        <w:t xml:space="preserve"> nothing more than a seasonal annoyance. However, mosquitos are important for their role in the transmission of human diseases. For example</w:t>
      </w:r>
      <w:r w:rsidR="008E1F1E">
        <w:t>,</w:t>
      </w:r>
      <w:r w:rsidR="00534C56">
        <w:t xml:space="preserve"> the species </w:t>
      </w:r>
      <w:proofErr w:type="spellStart"/>
      <w:r w:rsidR="00534C56" w:rsidRPr="00534C56">
        <w:rPr>
          <w:i/>
        </w:rPr>
        <w:t>Aedes</w:t>
      </w:r>
      <w:proofErr w:type="spellEnd"/>
      <w:r w:rsidR="00534C56" w:rsidRPr="00534C56">
        <w:rPr>
          <w:i/>
        </w:rPr>
        <w:t xml:space="preserve"> </w:t>
      </w:r>
      <w:proofErr w:type="spellStart"/>
      <w:r w:rsidR="00534C56" w:rsidRPr="00534C56">
        <w:rPr>
          <w:i/>
        </w:rPr>
        <w:t>albopictus</w:t>
      </w:r>
      <w:proofErr w:type="spellEnd"/>
      <w:r w:rsidR="008E1F1E">
        <w:t xml:space="preserve"> is notable in North America for its ability to spread the West Nile Virus and </w:t>
      </w:r>
      <w:r w:rsidR="00B61BC9">
        <w:t>its association with human inhabited urbanized environments</w:t>
      </w:r>
      <w:r w:rsidR="008E1F1E">
        <w:t xml:space="preserve"> </w:t>
      </w:r>
      <w:r w:rsidR="008E1F1E">
        <w:fldChar w:fldCharType="begin" w:fldLock="1"/>
      </w:r>
      <w:r w:rsidR="00C55EA4">
        <w:instrText>ADDIN CSL_CITATION { "citationItems" : [ { "id" : "ITEM-1", "itemData" : { "DOI" : "10.1371/journal.pone.0060874", "ISBN" : "1932-6203", "ISSN" : "19326203", "PMID" : "23565282", "abstract" : "The Asian tiger mosquito, Aedes albopictus (Skuse), is an invasive species with substantial biting activity, high disease vector potential, and a global distribution that continues to expand. New Jersey, southern New York, and Pennsylvania are currently the northernmost boundary of established Ae. albopictus populations in the eastern United States. Using positive geographic locations from these areas, we modeled the potential future range expansion of Ae. albopictus in northeastern USA under two climate change scenarios. The land area with environmental conditions suitable for Ae. albopictus populations is expected to increase from the current 5% to 16% in the next two decades and to 43%-49% by the end of the century. Presently, about one-third of the total human population of 55 million in northeastern USA reside in urban areas where Ae. albopictus is present. This number is predicted to double to about 60% by the end of the century, encompassing all major urban centers and placing over 30 million people under the threat of dense Ae. albopictus infestations. This mosquito species presents unique challenges to public health agencies and has already strained the resources available to mosquito control programs within its current range. As it continues to expand into areas with fewer resources and limited organized mosquito control, these challenges will be further exacerbated. Anticipating areas of potential establishment, while planning ahead and gathering sufficient resources will be the key for successful public health campaigns. A broad effort in community sanitation and education at all levels of government and the private sector will be required until new control techniques are developed that can be applied efficiently and effectively at reasonable cost to very large areas.", "author" : [ { "dropping-particle" : "", "family" : "Rochlin", "given" : "Ilia", "non-dropping-particle" : "", "parse-names" : false, "suffix" : "" }, { "dropping-particle" : "V.", "family" : "Ninivaggi", "given" : "Dominick", "non-dropping-particle" : "", "parse-names" : false, "suffix" : "" }, { "dropping-particle" : "", "family" : "Hutchinson", "given" : "Michael L.", "non-dropping-particle" : "", "parse-names" : false, "suffix" : "" }, { "dropping-particle" : "", "family" : "Farajollahi", "given" : "Ary", "non-dropping-particle" : "", "parse-names" : false, "suffix" : "" } ], "container-title" : "PLoS ONE", "id" : "ITEM-1", "issue" : "4", "issued" : { "date-parts" : [ [ "2013" ] ] }, "page" : "1-9", "title" : "Climate Change and Range Expansion of the Asian Tiger Mosquito (Aedes albopictus) in Northeastern USA: Implications for Public Health Practitioners", "type" : "article-journal", "volume" : "8" }, "uris" : [ "http://www.mendeley.com/documents/?uuid=29e15d4d-fea0-4d5c-8a58-32afa2cd12e4" ] } ], "mendeley" : { "formattedCitation" : "(Rochlin et al. 2013)", "plainTextFormattedCitation" : "(Rochlin et al. 2013)", "previouslyFormattedCitation" : "(Rochlin et al. 2013)" }, "properties" : { "noteIndex" : 0 }, "schema" : "https://github.com/citation-style-language/schema/raw/master/csl-citation.json" }</w:instrText>
      </w:r>
      <w:r w:rsidR="008E1F1E">
        <w:fldChar w:fldCharType="separate"/>
      </w:r>
      <w:r w:rsidR="008E1F1E" w:rsidRPr="008E1F1E">
        <w:rPr>
          <w:noProof/>
        </w:rPr>
        <w:t>(Rochlin et al. 2013)</w:t>
      </w:r>
      <w:r w:rsidR="008E1F1E">
        <w:fldChar w:fldCharType="end"/>
      </w:r>
      <w:r w:rsidR="00F1553D">
        <w:t>. As the environment changes in response to global warming</w:t>
      </w:r>
      <w:r w:rsidR="00DF3464">
        <w:t>,</w:t>
      </w:r>
      <w:r w:rsidR="00F1553D">
        <w:t xml:space="preserve"> </w:t>
      </w:r>
      <w:r w:rsidR="00E068FB">
        <w:t xml:space="preserve">it is likely that the ranges of mosquitos like </w:t>
      </w:r>
      <w:proofErr w:type="spellStart"/>
      <w:r w:rsidR="00E068FB" w:rsidRPr="00E068FB">
        <w:rPr>
          <w:i/>
        </w:rPr>
        <w:t>Aedes</w:t>
      </w:r>
      <w:proofErr w:type="spellEnd"/>
      <w:r w:rsidR="00E068FB" w:rsidRPr="00E068FB">
        <w:rPr>
          <w:i/>
        </w:rPr>
        <w:t xml:space="preserve"> </w:t>
      </w:r>
      <w:proofErr w:type="spellStart"/>
      <w:r w:rsidR="00E068FB" w:rsidRPr="00E068FB">
        <w:rPr>
          <w:i/>
        </w:rPr>
        <w:t>albopictus</w:t>
      </w:r>
      <w:proofErr w:type="spellEnd"/>
      <w:r w:rsidR="00DF3464">
        <w:t xml:space="preserve"> will chang</w:t>
      </w:r>
      <w:r w:rsidR="00456FB5">
        <w:t xml:space="preserve">e. In fact, findings by </w:t>
      </w:r>
      <w:proofErr w:type="spellStart"/>
      <w:r w:rsidR="00456FB5">
        <w:t>Rochlin</w:t>
      </w:r>
      <w:proofErr w:type="spellEnd"/>
      <w:r w:rsidR="00DF3464">
        <w:t xml:space="preserve"> et al. suggest that an increase in winter time temperatures </w:t>
      </w:r>
      <w:r w:rsidR="00C55EA4">
        <w:t>and urbanization is associated with an</w:t>
      </w:r>
      <w:r w:rsidR="0083672B">
        <w:t xml:space="preserve"> expanded</w:t>
      </w:r>
      <w:r w:rsidR="00C55EA4">
        <w:t xml:space="preserve"> range of </w:t>
      </w:r>
      <w:r w:rsidR="00C55EA4" w:rsidRPr="00C55EA4">
        <w:rPr>
          <w:i/>
        </w:rPr>
        <w:t xml:space="preserve">Ae. </w:t>
      </w:r>
      <w:proofErr w:type="spellStart"/>
      <w:r w:rsidR="00456FB5">
        <w:rPr>
          <w:i/>
        </w:rPr>
        <w:t>a</w:t>
      </w:r>
      <w:r w:rsidR="00C55EA4" w:rsidRPr="00C55EA4">
        <w:rPr>
          <w:i/>
        </w:rPr>
        <w:t>lbopictus</w:t>
      </w:r>
      <w:proofErr w:type="spellEnd"/>
      <w:r w:rsidR="0083672B">
        <w:rPr>
          <w:i/>
        </w:rPr>
        <w:t xml:space="preserve"> </w:t>
      </w:r>
      <w:r w:rsidR="0083672B">
        <w:rPr>
          <w:i/>
        </w:rPr>
        <w:fldChar w:fldCharType="begin" w:fldLock="1"/>
      </w:r>
      <w:r w:rsidR="00CF51AD">
        <w:rPr>
          <w:i/>
        </w:rPr>
        <w:instrText>ADDIN CSL_CITATION { "citationItems" : [ { "id" : "ITEM-1", "itemData" : { "DOI" : "10.1371/journal.pone.0060874", "ISBN" : "1932-6203", "ISSN" : "19326203", "PMID" : "23565282", "abstract" : "The Asian tiger mosquito, Aedes albopictus (Skuse), is an invasive species with substantial biting activity, high disease vector potential, and a global distribution that continues to expand. New Jersey, southern New York, and Pennsylvania are currently the northernmost boundary of established Ae. albopictus populations in the eastern United States. Using positive geographic locations from these areas, we modeled the potential future range expansion of Ae. albopictus in northeastern USA under two climate change scenarios. The land area with environmental conditions suitable for Ae. albopictus populations is expected to increase from the current 5% to 16% in the next two decades and to 43%-49% by the end of the century. Presently, about one-third of the total human population of 55 million in northeastern USA reside in urban areas where Ae. albopictus is present. This number is predicted to double to about 60% by the end of the century, encompassing all major urban centers and placing over 30 million people under the threat of dense Ae. albopictus infestations. This mosquito species presents unique challenges to public health agencies and has already strained the resources available to mosquito control programs within its current range. As it continues to expand into areas with fewer resources and limited organized mosquito control, these challenges will be further exacerbated. Anticipating areas of potential establishment, while planning ahead and gathering sufficient resources will be the key for successful public health campaigns. A broad effort in community sanitation and education at all levels of government and the private sector will be required until new control techniques are developed that can be applied efficiently and effectively at reasonable cost to very large areas.", "author" : [ { "dropping-particle" : "", "family" : "Rochlin", "given" : "Ilia", "non-dropping-particle" : "", "parse-names" : false, "suffix" : "" }, { "dropping-particle" : "V.", "family" : "Ninivaggi", "given" : "Dominick", "non-dropping-particle" : "", "parse-names" : false, "suffix" : "" }, { "dropping-particle" : "", "family" : "Hutchinson", "given" : "Michael L.", "non-dropping-particle" : "", "parse-names" : false, "suffix" : "" }, { "dropping-particle" : "", "family" : "Farajollahi", "given" : "Ary", "non-dropping-particle" : "", "parse-names" : false, "suffix" : "" } ], "container-title" : "PLoS ONE", "id" : "ITEM-1", "issue" : "4", "issued" : { "date-parts" : [ [ "2013" ] ] }, "page" : "1-9", "title" : "Climate Change and Range Expansion of the Asian Tiger Mosquito (Aedes albopictus) in Northeastern USA: Implications for Public Health Practitioners", "type" : "article-journal", "volume" : "8" }, "uris" : [ "http://www.mendeley.com/documents/?uuid=29e15d4d-fea0-4d5c-8a58-32afa2cd12e4" ] } ], "mendeley" : { "formattedCitation" : "(Rochlin et al. 2013)", "plainTextFormattedCitation" : "(Rochlin et al. 2013)", "previouslyFormattedCitation" : "(Rochlin et al. 2013)" }, "properties" : { "noteIndex" : 0 }, "schema" : "https://github.com/citation-style-language/schema/raw/master/csl-citation.json" }</w:instrText>
      </w:r>
      <w:r w:rsidR="0083672B">
        <w:rPr>
          <w:i/>
        </w:rPr>
        <w:fldChar w:fldCharType="separate"/>
      </w:r>
      <w:r w:rsidR="0083672B" w:rsidRPr="0083672B">
        <w:rPr>
          <w:noProof/>
        </w:rPr>
        <w:t>(Rochlin et al. 2013)</w:t>
      </w:r>
      <w:r w:rsidR="0083672B">
        <w:rPr>
          <w:i/>
        </w:rPr>
        <w:fldChar w:fldCharType="end"/>
      </w:r>
      <w:r w:rsidR="0083672B">
        <w:t xml:space="preserve">. This expanded range puts an increased number of people at risk for contracting mosquito-borne diseases and thus sheds light on the importance of understanding the patterns of where mosquitos </w:t>
      </w:r>
      <w:r w:rsidR="00500006">
        <w:t>can be found in North America.</w:t>
      </w:r>
    </w:p>
    <w:p w:rsidR="004F3B16" w:rsidRDefault="00500006" w:rsidP="004F3B16">
      <w:pPr>
        <w:ind w:firstLine="720"/>
      </w:pPr>
      <w:r>
        <w:t xml:space="preserve">One theory for understanding patterns in mosquito species richness </w:t>
      </w:r>
      <w:r w:rsidR="001D4659">
        <w:t xml:space="preserve">is the latitudinal diversity gradient (LDG). In a study of </w:t>
      </w:r>
      <w:r w:rsidR="00CC2435">
        <w:t xml:space="preserve">shore fishes in the tropical eastern pacific, evidence was found of latitudinal gradients in species richness where the number of species peaks at the center of </w:t>
      </w:r>
      <w:r w:rsidR="001C50C5">
        <w:t xml:space="preserve">various </w:t>
      </w:r>
      <w:r w:rsidR="00CF51AD">
        <w:t>domains</w:t>
      </w:r>
      <w:r w:rsidR="007C21C5">
        <w:t xml:space="preserve">. </w:t>
      </w:r>
      <w:r w:rsidR="00713578">
        <w:t>Other than the mid-domain effect, the average temperature was another significant predictor of fauna LDGs</w:t>
      </w:r>
      <w:r w:rsidR="001C50C5">
        <w:t xml:space="preserve">, and </w:t>
      </w:r>
      <w:r w:rsidR="00AB03A7">
        <w:t xml:space="preserve">both factors were found to have a larger affect for </w:t>
      </w:r>
      <w:r w:rsidR="001C50C5">
        <w:t xml:space="preserve">species with larger ranges </w:t>
      </w:r>
      <w:r w:rsidR="00713578">
        <w:fldChar w:fldCharType="begin" w:fldLock="1"/>
      </w:r>
      <w:r w:rsidR="006A335F">
        <w:instrText>ADDIN CSL_CITATION { "citationItems" : [ { "id" : "ITEM-1", "itemData" : { "DOI" : "10.1890/04-0883", "ISSN" : "0012-9658", "author" : [ { "dropping-particle" : "", "family" : "Mora", "given" : "Camilo", "non-dropping-particle" : "", "parse-names" : false, "suffix" : "" }, { "dropping-particle" : "", "family" : "Robertson", "given" : "D. Ross", "non-dropping-particle" : "", "parse-names" : false, "suffix" : "" }, { "dropping-particle" : "", "family" : "Camilo Mora", "given" : "", "non-dropping-particle" : "", "parse-names" : false, "suffix" : "" }, { "dropping-particle" : "", "family" : "D. Ross Robertson", "given" : "", "non-dropping-particle" : "", "parse-names" : false, "suffix" : "" } ], "container-title" : "America", "id" : "ITEM-1", "issue" : "7", "issued" : { "date-parts" : [ [ "2005" ] ] }, "page" : "1771-1782", "title" : "Causes of Latitudinal Gradients in Species Richness : a Test With Fishes of the Tropical Eastern Pacific", "type" : "article-journal", "volume" : "86" }, "uris" : [ "http://www.mendeley.com/documents/?uuid=72386a09-851e-4348-a52e-558d44c25567" ] } ], "mendeley" : { "formattedCitation" : "(Mora et al. 2005)", "plainTextFormattedCitation" : "(Mora et al. 2005)", "previouslyFormattedCitation" : "(Mora et al. 2005)" }, "properties" : { "noteIndex" : 0 }, "schema" : "https://github.com/citation-style-language/schema/raw/master/csl-citation.json" }</w:instrText>
      </w:r>
      <w:r w:rsidR="00713578">
        <w:fldChar w:fldCharType="separate"/>
      </w:r>
      <w:r w:rsidR="00713578" w:rsidRPr="00713578">
        <w:rPr>
          <w:noProof/>
        </w:rPr>
        <w:t>(Mora et al. 2005)</w:t>
      </w:r>
      <w:r w:rsidR="00713578">
        <w:fldChar w:fldCharType="end"/>
      </w:r>
      <w:r w:rsidR="007C0B49">
        <w:t xml:space="preserve">. In order to explore the relationships between species richness in shore fishes and LDGs, Mora et al. </w:t>
      </w:r>
      <w:r w:rsidR="000207B7">
        <w:t>accounted for spatial auto-correlation in their models and found that spatial regression models were more effective than trend surface analyses. The authors of the study note however, that all different forms of multiple regressions used (ordinary, ridge regression, and multiple spatial) supported the general conclusions that the mid-domain e</w:t>
      </w:r>
      <w:r w:rsidR="001062F3">
        <w:t xml:space="preserve">ffect and environmental factors </w:t>
      </w:r>
      <w:r w:rsidR="00BD047C">
        <w:t xml:space="preserve">were important for </w:t>
      </w:r>
      <w:r w:rsidR="006A335F">
        <w:t xml:space="preserve">LDGs </w:t>
      </w:r>
      <w:r w:rsidR="006A335F">
        <w:fldChar w:fldCharType="begin" w:fldLock="1"/>
      </w:r>
      <w:r w:rsidR="00395FFC">
        <w:instrText>ADDIN CSL_CITATION { "citationItems" : [ { "id" : "ITEM-1", "itemData" : { "DOI" : "10.1890/04-0883", "ISSN" : "0012-9658", "author" : [ { "dropping-particle" : "", "family" : "Mora", "given" : "Camilo", "non-dropping-particle" : "", "parse-names" : false, "suffix" : "" }, { "dropping-particle" : "", "family" : "Robertson", "given" : "D. Ross", "non-dropping-particle" : "", "parse-names" : false, "suffix" : "" }, { "dropping-particle" : "", "family" : "Camilo Mora", "given" : "", "non-dropping-particle" : "", "parse-names" : false, "suffix" : "" }, { "dropping-particle" : "", "family" : "D. Ross Robertson", "given" : "", "non-dropping-particle" : "", "parse-names" : false, "suffix" : "" } ], "container-title" : "America", "id" : "ITEM-1", "issue" : "7", "issued" : { "date-parts" : [ [ "2005" ] ] }, "page" : "1771-1782", "title" : "Causes of Latitudinal Gradients in Species Richness : a Test With Fishes of the Tropical Eastern Pacific", "type" : "article-journal", "volume" : "86" }, "uris" : [ "http://www.mendeley.com/documents/?uuid=72386a09-851e-4348-a52e-558d44c25567" ] } ], "mendeley" : { "formattedCitation" : "(Mora et al. 2005)", "plainTextFormattedCitation" : "(Mora et al. 2005)", "previouslyFormattedCitation" : "(Mora et al. 2005)" }, "properties" : { "noteIndex" : 0 }, "schema" : "https://github.com/citation-style-language/schema/raw/master/csl-citation.json" }</w:instrText>
      </w:r>
      <w:r w:rsidR="006A335F">
        <w:fldChar w:fldCharType="separate"/>
      </w:r>
      <w:r w:rsidR="006A335F" w:rsidRPr="006A335F">
        <w:rPr>
          <w:noProof/>
        </w:rPr>
        <w:t>(Mora et al. 2005)</w:t>
      </w:r>
      <w:r w:rsidR="006A335F">
        <w:fldChar w:fldCharType="end"/>
      </w:r>
      <w:r w:rsidR="006A335F">
        <w:t>.</w:t>
      </w:r>
      <w:r w:rsidR="004F3B16">
        <w:t xml:space="preserve"> While mosquitos are not necessarily similar to shore fish in the tropical eastern pacific, the factors that impacted LDGs in the Mora et al. study could warrant investigation </w:t>
      </w:r>
      <w:r w:rsidR="00C357F1">
        <w:t>for mosquito populations in North America.</w:t>
      </w:r>
    </w:p>
    <w:p w:rsidR="00E02BBF" w:rsidRDefault="000B38EB" w:rsidP="004F3B16">
      <w:pPr>
        <w:ind w:firstLine="720"/>
      </w:pPr>
      <w:r>
        <w:t>U</w:t>
      </w:r>
      <w:r w:rsidR="00C562FC">
        <w:t>nlike the work performed by Mora et al., a study that focused on the geometric constraints of species richness in African birds</w:t>
      </w:r>
      <w:r w:rsidR="00DD4D60">
        <w:t xml:space="preserve"> incorporated methods for simulating</w:t>
      </w:r>
      <w:r w:rsidR="00AB03A7">
        <w:t xml:space="preserve"> </w:t>
      </w:r>
      <w:r w:rsidR="00AF3997">
        <w:t>the ranges of various bird species</w:t>
      </w:r>
      <w:r w:rsidR="00C562FC">
        <w:t xml:space="preserve"> </w:t>
      </w:r>
      <w:r w:rsidR="00C562FC">
        <w:fldChar w:fldCharType="begin" w:fldLock="1"/>
      </w:r>
      <w:r w:rsidR="008E1F1E">
        <w:instrText>ADDIN CSL_CITATION { "citationItems" : [ { "id" : "ITEM-1", "itemData" : { "DOI" : "10.1073/pnas.091100998", "ISBN" : "0027-8424", "ISSN" : "0027-8424", "PMID" : "11344307", "abstract" : "The world contains boundaries (e.g., continental edge for terrestrial taxa) that impose geometric constraints on the distribution of species ranges. Thus, contrary to traditional thinking, the expected species richness pattern in absence of ecological or physiographical factors is unlikely to be uniform. Species richness has been shown to peak in the middle of a bounded one-dimensional domain, even in the absence of ecological or physiographical factors. Because species ranges are not linear, an extension of the approach to two dimensions is necessary. Here we present a two-dimensional null model accounting for effects of geometric constraints. We use the model to examine the effects of continental edge on the distribution of terrestrial animals in Africa and compare the predictions with the observed pattern of species richness in birds endemic to the continent. Latitudinal, longitudinal, and two-dimensional patterns of species richness are predicted well from the modeled null effects alone. As expected, null effects are of high significance for wide ranging species only. Our results highlight the conceptual significance of an until recently neglected constraint from continental shape alone and support a more cautious analysis of species richness patterns at this scale.", "author" : [ { "dropping-particle" : "", "family" : "Jetz", "given" : "W.", "non-dropping-particle" : "", "parse-names" : false, "suffix" : "" }, { "dropping-particle" : "", "family" : "Rahbek", "given" : "C.", "non-dropping-particle" : "", "parse-names" : false, "suffix" : "" } ], "container-title" : "Proceedings of the National Academy of Sciences", "id" : "ITEM-1", "issue" : "10", "issued" : { "date-parts" : [ [ "2001" ] ] }, "page" : "5661-5666", "title" : "Geometric constraints explain much of the species richness pattern in African birds", "type" : "article-journal", "volume" : "98" }, "uris" : [ "http://www.mendeley.com/documents/?uuid=125f6fd7-7720-47f8-881c-89e7ed785954" ] } ], "mendeley" : { "formattedCitation" : "(Jetz and Rahbek 2001)", "plainTextFormattedCitation" : "(Jetz and Rahbek 2001)", "previouslyFormattedCitation" : "(Jetz and Rahbek 2001)" }, "properties" : { "noteIndex" : 0 }, "schema" : "https://github.com/citation-style-language/schema/raw/master/csl-citation.json" }</w:instrText>
      </w:r>
      <w:r w:rsidR="00C562FC">
        <w:fldChar w:fldCharType="separate"/>
      </w:r>
      <w:r w:rsidR="00C562FC" w:rsidRPr="00C562FC">
        <w:rPr>
          <w:noProof/>
        </w:rPr>
        <w:t>(Jetz and Rahbek 2001)</w:t>
      </w:r>
      <w:r w:rsidR="00C562FC">
        <w:fldChar w:fldCharType="end"/>
      </w:r>
      <w:r w:rsidR="00AF3997">
        <w:t>.</w:t>
      </w:r>
      <w:r w:rsidR="00575676">
        <w:t xml:space="preserve"> The reason for the species range simulation </w:t>
      </w:r>
      <w:r w:rsidR="002B7C26">
        <w:t xml:space="preserve">is because </w:t>
      </w:r>
      <w:proofErr w:type="spellStart"/>
      <w:r w:rsidR="002B7C26">
        <w:t>Jetz</w:t>
      </w:r>
      <w:proofErr w:type="spellEnd"/>
      <w:r w:rsidR="002B7C26">
        <w:t xml:space="preserve"> and </w:t>
      </w:r>
      <w:proofErr w:type="spellStart"/>
      <w:r w:rsidR="002B7C26">
        <w:t>Rahbek</w:t>
      </w:r>
      <w:proofErr w:type="spellEnd"/>
      <w:r w:rsidR="002B7C26">
        <w:t xml:space="preserve"> wanted to better capture how species richness patterns in the absence of confounding factors is not likely to be uniform</w:t>
      </w:r>
      <w:r w:rsidR="00AB200C">
        <w:t xml:space="preserve"> and how species ranges expand in two dimensions</w:t>
      </w:r>
      <w:r w:rsidR="002B7C26">
        <w:t>.</w:t>
      </w:r>
      <w:r w:rsidR="006E4F65">
        <w:t xml:space="preserve"> Under the two dimensional geometric constraints model proposed by </w:t>
      </w:r>
      <w:proofErr w:type="spellStart"/>
      <w:r w:rsidR="006E4F65">
        <w:t>Jetz</w:t>
      </w:r>
      <w:proofErr w:type="spellEnd"/>
      <w:r w:rsidR="006E4F65">
        <w:t xml:space="preserve"> and </w:t>
      </w:r>
      <w:proofErr w:type="spellStart"/>
      <w:r w:rsidR="006E4F65">
        <w:t>Rahbek</w:t>
      </w:r>
      <w:proofErr w:type="spellEnd"/>
      <w:r w:rsidR="006E4F65">
        <w:t xml:space="preserve">, species richness appeared to be the highest in the central region of Africa with gradual decreases </w:t>
      </w:r>
      <w:r w:rsidR="00395FFC">
        <w:t xml:space="preserve">toward the edges of the continent. Overall, the authors note that while examining species richness gradients in latitudinal bands is a common practice, it can be misleading when applied to continents because it fails to take into account area effects </w:t>
      </w:r>
      <w:r w:rsidR="00395FFC">
        <w:fldChar w:fldCharType="begin" w:fldLock="1"/>
      </w:r>
      <w:r w:rsidR="00762CA1">
        <w:instrText>ADDIN CSL_CITATION { "citationItems" : [ { "id" : "ITEM-1", "itemData" : { "DOI" : "10.1073/pnas.091100998", "ISBN" : "0027-8424", "ISSN" : "0027-8424", "PMID" : "11344307", "abstract" : "The world contains boundaries (e.g., continental edge for terrestrial taxa) that impose geometric constraints on the distribution of species ranges. Thus, contrary to traditional thinking, the expected species richness pattern in absence of ecological or physiographical factors is unlikely to be uniform. Species richness has been shown to peak in the middle of a bounded one-dimensional domain, even in the absence of ecological or physiographical factors. Because species ranges are not linear, an extension of the approach to two dimensions is necessary. Here we present a two-dimensional null model accounting for effects of geometric constraints. We use the model to examine the effects of continental edge on the distribution of terrestrial animals in Africa and compare the predictions with the observed pattern of species richness in birds endemic to the continent. Latitudinal, longitudinal, and two-dimensional patterns of species richness are predicted well from the modeled null effects alone. As expected, null effects are of high significance for wide ranging species only. Our results highlight the conceptual significance of an until recently neglected constraint from continental shape alone and support a more cautious analysis of species richness patterns at this scale.", "author" : [ { "dropping-particle" : "", "family" : "Jetz", "given" : "W.", "non-dropping-particle" : "", "parse-names" : false, "suffix" : "" }, { "dropping-particle" : "", "family" : "Rahbek", "given" : "C.", "non-dropping-particle" : "", "parse-names" : false, "suffix" : "" } ], "container-title" : "Proceedings of the National Academy of Sciences", "id" : "ITEM-1", "issue" : "10", "issued" : { "date-parts" : [ [ "2001" ] ] }, "page" : "5661-5666", "title" : "Geometric constraints explain much of the species richness pattern in African birds", "type" : "article-journal", "volume" : "98" }, "uris" : [ "http://www.mendeley.com/documents/?uuid=125f6fd7-7720-47f8-881c-89e7ed785954" ] } ], "mendeley" : { "formattedCitation" : "(Jetz and Rahbek 2001)", "plainTextFormattedCitation" : "(Jetz and Rahbek 2001)", "previouslyFormattedCitation" : "(Jetz and Rahbek 2001)" }, "properties" : { "noteIndex" : 0 }, "schema" : "https://github.com/citation-style-language/schema/raw/master/csl-citation.json" }</w:instrText>
      </w:r>
      <w:r w:rsidR="00395FFC">
        <w:fldChar w:fldCharType="separate"/>
      </w:r>
      <w:r w:rsidR="00395FFC" w:rsidRPr="00395FFC">
        <w:rPr>
          <w:noProof/>
        </w:rPr>
        <w:t>(Jetz and Rahbek 2001)</w:t>
      </w:r>
      <w:r w:rsidR="00395FFC">
        <w:fldChar w:fldCharType="end"/>
      </w:r>
      <w:r w:rsidR="004F3B16">
        <w:t xml:space="preserve">. </w:t>
      </w:r>
      <w:r w:rsidR="00395FFC">
        <w:t xml:space="preserve"> </w:t>
      </w:r>
      <w:r w:rsidR="00C357F1">
        <w:t xml:space="preserve">While the latitudinal bands method of study for LDGs is not suitable for the mosquito data at hand, the geometric as well as geographic constraints under </w:t>
      </w:r>
      <w:proofErr w:type="spellStart"/>
      <w:r w:rsidR="00C357F1">
        <w:t>Jetz</w:t>
      </w:r>
      <w:proofErr w:type="spellEnd"/>
      <w:r w:rsidR="00C357F1">
        <w:t xml:space="preserve"> and </w:t>
      </w:r>
      <w:proofErr w:type="spellStart"/>
      <w:r w:rsidR="00C357F1">
        <w:t>Rahbek’s</w:t>
      </w:r>
      <w:proofErr w:type="spellEnd"/>
      <w:r w:rsidR="00C357F1">
        <w:t xml:space="preserve"> model for species richness is perhaps worth further consideration. </w:t>
      </w:r>
    </w:p>
    <w:p w:rsidR="00762CA1" w:rsidRDefault="00762CA1" w:rsidP="004F3B16">
      <w:pPr>
        <w:ind w:firstLine="720"/>
      </w:pPr>
    </w:p>
    <w:p w:rsidR="00762CA1" w:rsidRDefault="00762CA1" w:rsidP="004F3B16">
      <w:pPr>
        <w:ind w:firstLine="720"/>
      </w:pPr>
    </w:p>
    <w:p w:rsidR="00762CA1" w:rsidRDefault="00762CA1" w:rsidP="004F3B16">
      <w:pPr>
        <w:ind w:firstLine="720"/>
      </w:pPr>
    </w:p>
    <w:p w:rsidR="00762CA1" w:rsidRDefault="00762CA1" w:rsidP="004F3B16">
      <w:pPr>
        <w:ind w:firstLine="720"/>
      </w:pPr>
    </w:p>
    <w:p w:rsidR="00762CA1" w:rsidRDefault="00762CA1" w:rsidP="004F3B16">
      <w:pPr>
        <w:ind w:firstLine="720"/>
      </w:pPr>
    </w:p>
    <w:p w:rsidR="00762CA1" w:rsidRDefault="00762CA1" w:rsidP="00762CA1">
      <w:pPr>
        <w:ind w:firstLine="720"/>
        <w:jc w:val="center"/>
      </w:pPr>
      <w:r>
        <w:lastRenderedPageBreak/>
        <w:t>Works Cited</w:t>
      </w:r>
    </w:p>
    <w:p w:rsidR="00762CA1" w:rsidRPr="00762CA1" w:rsidRDefault="00762CA1" w:rsidP="00762CA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762CA1">
        <w:rPr>
          <w:rFonts w:ascii="Calibri" w:hAnsi="Calibri" w:cs="Calibri"/>
          <w:noProof/>
          <w:szCs w:val="24"/>
        </w:rPr>
        <w:t>Jetz, W., and C. Rahbek. 2001. Geometric constraints explain much of the species richness pattern in African birds. Proceedings of the National Academy of Sciences 98:5661–5666.</w:t>
      </w:r>
    </w:p>
    <w:p w:rsidR="00762CA1" w:rsidRPr="00762CA1" w:rsidRDefault="00762CA1" w:rsidP="00762CA1">
      <w:pPr>
        <w:widowControl w:val="0"/>
        <w:autoSpaceDE w:val="0"/>
        <w:autoSpaceDN w:val="0"/>
        <w:adjustRightInd w:val="0"/>
        <w:spacing w:line="240" w:lineRule="auto"/>
        <w:ind w:left="480" w:hanging="480"/>
        <w:rPr>
          <w:rFonts w:ascii="Calibri" w:hAnsi="Calibri" w:cs="Calibri"/>
          <w:noProof/>
          <w:szCs w:val="24"/>
        </w:rPr>
      </w:pPr>
      <w:r w:rsidRPr="00762CA1">
        <w:rPr>
          <w:rFonts w:ascii="Calibri" w:hAnsi="Calibri" w:cs="Calibri"/>
          <w:noProof/>
          <w:szCs w:val="24"/>
        </w:rPr>
        <w:t>Mora, C., D. R. Robertson, Camilo Mora, and D. Ross Robertson. 2005. Causes of Latitudinal Gradients in Species Richness : a Test With Fishes of the Tropical Eastern Pacific. America 86:1771–1782.</w:t>
      </w:r>
    </w:p>
    <w:p w:rsidR="00762CA1" w:rsidRPr="00762CA1" w:rsidRDefault="00762CA1" w:rsidP="00762CA1">
      <w:pPr>
        <w:widowControl w:val="0"/>
        <w:autoSpaceDE w:val="0"/>
        <w:autoSpaceDN w:val="0"/>
        <w:adjustRightInd w:val="0"/>
        <w:spacing w:line="240" w:lineRule="auto"/>
        <w:ind w:left="480" w:hanging="480"/>
        <w:rPr>
          <w:rFonts w:ascii="Calibri" w:hAnsi="Calibri" w:cs="Calibri"/>
          <w:noProof/>
        </w:rPr>
      </w:pPr>
      <w:r w:rsidRPr="00762CA1">
        <w:rPr>
          <w:rFonts w:ascii="Calibri" w:hAnsi="Calibri" w:cs="Calibri"/>
          <w:noProof/>
          <w:szCs w:val="24"/>
        </w:rPr>
        <w:t>Rochlin, I., D. V. Ninivaggi, M. L. Hutchinson, and A. Farajollahi. 2013. Climate Change and Range Expansion of the Asian Tiger Mosquito (Aedes albopictus) in Northeastern USA: Implications for Public Health Practitioners. PLoS ONE 8:1–9.</w:t>
      </w:r>
    </w:p>
    <w:p w:rsidR="00762CA1" w:rsidRDefault="00762CA1" w:rsidP="00762CA1">
      <w:pPr>
        <w:jc w:val="center"/>
      </w:pPr>
      <w:r>
        <w:fldChar w:fldCharType="end"/>
      </w:r>
      <w:bookmarkStart w:id="0" w:name="_GoBack"/>
      <w:bookmarkEnd w:id="0"/>
    </w:p>
    <w:sectPr w:rsidR="00762C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2B18"/>
    <w:rsid w:val="000207B7"/>
    <w:rsid w:val="000B38EB"/>
    <w:rsid w:val="000B5807"/>
    <w:rsid w:val="001062F3"/>
    <w:rsid w:val="001C50C5"/>
    <w:rsid w:val="001D4659"/>
    <w:rsid w:val="00272B18"/>
    <w:rsid w:val="002B7C26"/>
    <w:rsid w:val="00395FFC"/>
    <w:rsid w:val="00456FB5"/>
    <w:rsid w:val="004F3B16"/>
    <w:rsid w:val="00500006"/>
    <w:rsid w:val="00534C56"/>
    <w:rsid w:val="00575676"/>
    <w:rsid w:val="005A7014"/>
    <w:rsid w:val="006019DF"/>
    <w:rsid w:val="00652932"/>
    <w:rsid w:val="006A335F"/>
    <w:rsid w:val="006E4F65"/>
    <w:rsid w:val="00713578"/>
    <w:rsid w:val="00762CA1"/>
    <w:rsid w:val="007C0B49"/>
    <w:rsid w:val="007C21C5"/>
    <w:rsid w:val="007F4A17"/>
    <w:rsid w:val="0083672B"/>
    <w:rsid w:val="008A31AE"/>
    <w:rsid w:val="008E1F1E"/>
    <w:rsid w:val="00A11A4F"/>
    <w:rsid w:val="00AB03A7"/>
    <w:rsid w:val="00AB200C"/>
    <w:rsid w:val="00AF3997"/>
    <w:rsid w:val="00B61BC9"/>
    <w:rsid w:val="00BD047C"/>
    <w:rsid w:val="00BD0FD0"/>
    <w:rsid w:val="00BF077B"/>
    <w:rsid w:val="00BF509F"/>
    <w:rsid w:val="00C357F1"/>
    <w:rsid w:val="00C55EA4"/>
    <w:rsid w:val="00C562FC"/>
    <w:rsid w:val="00C92FC4"/>
    <w:rsid w:val="00CC2435"/>
    <w:rsid w:val="00CF51AD"/>
    <w:rsid w:val="00D7475A"/>
    <w:rsid w:val="00DD4D60"/>
    <w:rsid w:val="00DF3464"/>
    <w:rsid w:val="00E02BBF"/>
    <w:rsid w:val="00E068FB"/>
    <w:rsid w:val="00E91578"/>
    <w:rsid w:val="00EB18D1"/>
    <w:rsid w:val="00F155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53B160"/>
  <w15:chartTrackingRefBased/>
  <w15:docId w15:val="{A6E48AC6-F24D-46E6-A565-49C0B1AE9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5C357-7469-4914-8E98-A72C87FA1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6</TotalTime>
  <Pages>2</Pages>
  <Words>2752</Words>
  <Characters>15687</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Battelle Ecology</Company>
  <LinksUpToDate>false</LinksUpToDate>
  <CharactersWithSpaces>18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Roiger</dc:creator>
  <cp:keywords/>
  <dc:description/>
  <cp:lastModifiedBy>Charlotte Roiger</cp:lastModifiedBy>
  <cp:revision>35</cp:revision>
  <dcterms:created xsi:type="dcterms:W3CDTF">2017-06-06T16:16:00Z</dcterms:created>
  <dcterms:modified xsi:type="dcterms:W3CDTF">2017-06-08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92b09e-e558-3276-a25d-88aebd9b1f2d</vt:lpwstr>
  </property>
  <property fmtid="{D5CDD505-2E9C-101B-9397-08002B2CF9AE}" pid="24" name="Mendeley Citation Style_1">
    <vt:lpwstr>http://www.zotero.org/styles/ecology</vt:lpwstr>
  </property>
</Properties>
</file>